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924F2A" w:rsidRDefault="00924F2A"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5B11F7" w:rsidRDefault="005B11F7" w:rsidP="005B11F7">
      <w:pPr>
        <w:jc w:val="center"/>
        <w:rPr>
          <w:rFonts w:ascii="Times New Roman" w:hAnsi="Times New Roman" w:cs="Times New Roman"/>
          <w:sz w:val="24"/>
          <w:szCs w:val="24"/>
        </w:rPr>
      </w:pPr>
    </w:p>
    <w:p w:rsidR="00924F2A" w:rsidRDefault="005B11F7" w:rsidP="00924F2A">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ple and IBM: A Strategic </w:t>
      </w:r>
      <w:r w:rsidR="00C777A5">
        <w:rPr>
          <w:rFonts w:ascii="Times New Roman" w:hAnsi="Times New Roman" w:cs="Times New Roman"/>
          <w:sz w:val="24"/>
          <w:szCs w:val="24"/>
        </w:rPr>
        <w:t>I</w:t>
      </w:r>
      <w:r w:rsidR="00C777A5" w:rsidRPr="00BA7EBC">
        <w:rPr>
          <w:rFonts w:ascii="Times New Roman" w:hAnsi="Times New Roman" w:cs="Times New Roman"/>
          <w:sz w:val="24"/>
          <w:szCs w:val="24"/>
        </w:rPr>
        <w:t xml:space="preserve">ntersectional </w:t>
      </w:r>
      <w:r>
        <w:rPr>
          <w:rFonts w:ascii="Times New Roman" w:hAnsi="Times New Roman" w:cs="Times New Roman"/>
          <w:sz w:val="24"/>
          <w:szCs w:val="24"/>
        </w:rPr>
        <w:t>Alliance</w:t>
      </w:r>
    </w:p>
    <w:p w:rsidR="005B11F7" w:rsidRDefault="005B11F7" w:rsidP="00924F2A">
      <w:pPr>
        <w:spacing w:line="480" w:lineRule="auto"/>
        <w:jc w:val="center"/>
        <w:rPr>
          <w:rFonts w:ascii="Times New Roman" w:hAnsi="Times New Roman" w:cs="Times New Roman"/>
          <w:sz w:val="24"/>
          <w:szCs w:val="24"/>
        </w:rPr>
      </w:pPr>
      <w:r>
        <w:rPr>
          <w:rFonts w:ascii="Times New Roman" w:hAnsi="Times New Roman" w:cs="Times New Roman"/>
          <w:sz w:val="24"/>
          <w:szCs w:val="24"/>
        </w:rPr>
        <w:t>Smokie Lee</w:t>
      </w:r>
    </w:p>
    <w:p w:rsidR="005B11F7" w:rsidRDefault="005B11F7" w:rsidP="005B11F7">
      <w:pPr>
        <w:jc w:val="center"/>
        <w:rPr>
          <w:rFonts w:ascii="Times New Roman" w:hAnsi="Times New Roman" w:cs="Times New Roman"/>
          <w:sz w:val="24"/>
          <w:szCs w:val="24"/>
        </w:rPr>
      </w:pPr>
      <w:r>
        <w:rPr>
          <w:rFonts w:ascii="Times New Roman" w:hAnsi="Times New Roman" w:cs="Times New Roman"/>
          <w:sz w:val="24"/>
          <w:szCs w:val="24"/>
        </w:rPr>
        <w:t>Souther</w:t>
      </w:r>
      <w:r w:rsidR="00D62318">
        <w:rPr>
          <w:rFonts w:ascii="Times New Roman" w:hAnsi="Times New Roman" w:cs="Times New Roman"/>
          <w:sz w:val="24"/>
          <w:szCs w:val="24"/>
        </w:rPr>
        <w:t>n</w:t>
      </w:r>
      <w:r>
        <w:rPr>
          <w:rFonts w:ascii="Times New Roman" w:hAnsi="Times New Roman" w:cs="Times New Roman"/>
          <w:sz w:val="24"/>
          <w:szCs w:val="24"/>
        </w:rPr>
        <w:t xml:space="preserve"> New Hampshire University</w:t>
      </w:r>
    </w:p>
    <w:p w:rsidR="005B11F7" w:rsidRDefault="005B11F7">
      <w:pPr>
        <w:rPr>
          <w:rFonts w:ascii="Times New Roman" w:hAnsi="Times New Roman" w:cs="Times New Roman"/>
          <w:sz w:val="24"/>
          <w:szCs w:val="24"/>
        </w:rPr>
      </w:pPr>
      <w:r>
        <w:rPr>
          <w:rFonts w:ascii="Times New Roman" w:hAnsi="Times New Roman" w:cs="Times New Roman"/>
          <w:sz w:val="24"/>
          <w:szCs w:val="24"/>
        </w:rPr>
        <w:br w:type="page"/>
      </w:r>
    </w:p>
    <w:p w:rsidR="00C777A5" w:rsidRDefault="00C777A5" w:rsidP="00C777A5">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pple and IBM: A Strategic I</w:t>
      </w:r>
      <w:r w:rsidRPr="00BA7EBC">
        <w:rPr>
          <w:rFonts w:ascii="Times New Roman" w:hAnsi="Times New Roman" w:cs="Times New Roman"/>
          <w:sz w:val="24"/>
          <w:szCs w:val="24"/>
        </w:rPr>
        <w:t xml:space="preserve">ntersectional </w:t>
      </w:r>
      <w:r>
        <w:rPr>
          <w:rFonts w:ascii="Times New Roman" w:hAnsi="Times New Roman" w:cs="Times New Roman"/>
          <w:sz w:val="24"/>
          <w:szCs w:val="24"/>
        </w:rPr>
        <w:t>Alliance</w:t>
      </w:r>
    </w:p>
    <w:p w:rsidR="00FE4264" w:rsidRDefault="00FE4264" w:rsidP="00FE4264">
      <w:pPr>
        <w:spacing w:line="480" w:lineRule="auto"/>
        <w:jc w:val="center"/>
        <w:rPr>
          <w:rFonts w:ascii="Times New Roman" w:hAnsi="Times New Roman" w:cs="Times New Roman"/>
          <w:sz w:val="24"/>
          <w:szCs w:val="24"/>
        </w:rPr>
      </w:pPr>
    </w:p>
    <w:p w:rsidR="00BA7EBC" w:rsidRPr="00BA7EBC" w:rsidRDefault="00BA7EBC" w:rsidP="00BA7EBC">
      <w:pPr>
        <w:spacing w:line="480" w:lineRule="auto"/>
        <w:ind w:firstLine="720"/>
        <w:rPr>
          <w:rFonts w:ascii="Times New Roman" w:hAnsi="Times New Roman" w:cs="Times New Roman"/>
          <w:sz w:val="24"/>
          <w:szCs w:val="24"/>
        </w:rPr>
      </w:pPr>
      <w:r w:rsidRPr="00BA7EBC">
        <w:rPr>
          <w:rFonts w:ascii="Times New Roman" w:hAnsi="Times New Roman" w:cs="Times New Roman"/>
          <w:sz w:val="24"/>
          <w:szCs w:val="24"/>
        </w:rPr>
        <w:t xml:space="preserve">Apple and IBM first collaborated in the 1990s to create a rival to Intel chips, the current industry standard at the time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2fi17n0ij","properties":{"formattedCitation":"(Rubin, 2014)","plainCitation":"(Rubin, 2014)"},"citationItems":[{"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Rubin, 2014)</w:t>
      </w:r>
      <w:r w:rsidR="00C170FC">
        <w:rPr>
          <w:rFonts w:ascii="Times New Roman" w:hAnsi="Times New Roman" w:cs="Times New Roman"/>
          <w:sz w:val="24"/>
          <w:szCs w:val="24"/>
        </w:rPr>
        <w:fldChar w:fldCharType="end"/>
      </w:r>
      <w:r w:rsidRPr="00BA7EBC">
        <w:rPr>
          <w:rFonts w:ascii="Times New Roman" w:hAnsi="Times New Roman" w:cs="Times New Roman"/>
          <w:sz w:val="24"/>
          <w:szCs w:val="24"/>
        </w:rPr>
        <w:t xml:space="preserve">. That partnership didn't create much value for either entity, resulting in the dissolution of the collaborative effort in 2005 when Apple switched to using Intel processors in their computers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233c3ctg48","properties":{"formattedCitation":"(Keizer, 2014)","plainCitation":"(Keizer, 2014)"},"citationItems":[{"id":691,"uris":["http://zotero.org/users/1877236/items/44WSVGID"],"uri":["http://zotero.org/users/1877236/items/44WSVGID"],"itemData":{"id":691,"type":"webpage","title":"Apple-IBM partnership off to 'impressive' start","container-title":"Computerworld","abstract":"Apple and IBM kicked off their five-month-old partnership with an \"impressive\" 10-pack of focused mobile business apps catering to sectors ranging from financial to law enforcement.","URL":"http://www.computerworld.com/article/2859480/apple-ibm-partnership-off-to-impressive-start.html","author":[{"family":"Keizer","given":"Gregg"}],"issued":{"date-parts":[["2014",12,15]]},"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Keizer, 2014)</w:t>
      </w:r>
      <w:r w:rsidR="00C170FC">
        <w:rPr>
          <w:rFonts w:ascii="Times New Roman" w:hAnsi="Times New Roman" w:cs="Times New Roman"/>
          <w:sz w:val="24"/>
          <w:szCs w:val="24"/>
        </w:rPr>
        <w:fldChar w:fldCharType="end"/>
      </w:r>
      <w:r w:rsidRPr="00BA7EBC">
        <w:rPr>
          <w:rFonts w:ascii="Times New Roman" w:hAnsi="Times New Roman" w:cs="Times New Roman"/>
          <w:sz w:val="24"/>
          <w:szCs w:val="24"/>
        </w:rPr>
        <w:t xml:space="preserve">. In 2014, they announced another collaboration, this time to develop and deploy enterprise apps that leverage IBM's analytical prowess with Apple's user-centric ecosystem. Critics are very impressed with this collaboration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1pd2gevob6","properties":{"formattedCitation":"(Dignan, 2014; Keizer, 2014; Rubin, 2014)","plainCitation":"(Dignan, 2014; Keizer, 2014; Rubin, 2014)"},"citationItems":[{"id":679,"uris":["http://zotero.org/users/1877236/items/9BQBQIX3"],"uri":["http://zotero.org/users/1877236/items/9BQBQIX3"],"itemData":{"id":679,"type":"webpage","title":"Apple, IBM cozy up on iOS business apps","container-title":"CNET","abstract":"Apple gets a big leg up in enterprise courtesy of IBM's vast army. IBM gets to show off its analytics and industry specific apps running exclusively on iOS.","URL":"http://www.cnet.com/news/apple-ibm-cozy-up-on-ios-business-apps/","author":[{"family":"Dignan","given":"Larry"}],"issued":{"date-parts":[["2014",7,15]]},"accessed":{"date-parts":[["2015",10,31]]}}},{"id":691,"uris":["http://zotero.org/users/1877236/items/44WSVGID"],"uri":["http://zotero.org/users/1877236/items/44WSVGID"],"itemData":{"id":691,"type":"webpage","title":"Apple-IBM partnership off to 'impressive' start","container-title":"Computerworld","abstract":"Apple and IBM kicked off their five-month-old partnership with an \"impressive\" 10-pack of focused mobile business apps catering to sectors ranging from financial to law enforcement.","URL":"http://www.computerworld.com/article/2859480/apple-ibm-partnership-off-to-impressive-start.html","author":[{"family":"Keizer","given":"Gregg"}],"issued":{"date-parts":[["2014",12,15]]},"accessed":{"date-parts":[["2015",11,1]]}}},{"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Dignan, 2014; Keizer, 2014; Rubin, 2014)</w:t>
      </w:r>
      <w:r w:rsidR="00C170FC">
        <w:rPr>
          <w:rFonts w:ascii="Times New Roman" w:hAnsi="Times New Roman" w:cs="Times New Roman"/>
          <w:sz w:val="24"/>
          <w:szCs w:val="24"/>
        </w:rPr>
        <w:fldChar w:fldCharType="end"/>
      </w:r>
      <w:r w:rsidRPr="00BA7EBC">
        <w:rPr>
          <w:rFonts w:ascii="Times New Roman" w:hAnsi="Times New Roman" w:cs="Times New Roman"/>
          <w:sz w:val="24"/>
          <w:szCs w:val="24"/>
        </w:rPr>
        <w:t>, and most see it as</w:t>
      </w:r>
      <w:r w:rsidR="007552B4">
        <w:rPr>
          <w:rFonts w:ascii="Times New Roman" w:hAnsi="Times New Roman" w:cs="Times New Roman"/>
          <w:sz w:val="24"/>
          <w:szCs w:val="24"/>
        </w:rPr>
        <w:t xml:space="preserve"> a win-win for Apple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115m1ekala","properties":{"formattedCitation":"(Keizer, 2014)","plainCitation":"(Keizer, 2014)"},"citationItems":[{"id":691,"uris":["http://zotero.org/users/1877236/items/44WSVGID"],"uri":["http://zotero.org/users/1877236/items/44WSVGID"],"itemData":{"id":691,"type":"webpage","title":"Apple-IBM partnership off to 'impressive' start","container-title":"Computerworld","abstract":"Apple and IBM kicked off their five-month-old partnership with an \"impressive\" 10-pack of focused mobile business apps catering to sectors ranging from financial to law enforcement.","URL":"http://www.computerworld.com/article/2859480/apple-ibm-partnership-off-to-impressive-start.html","author":[{"family":"Keizer","given":"Gregg"}],"issued":{"date-parts":[["2014",12,15]]},"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Keizer, 2014)</w:t>
      </w:r>
      <w:r w:rsidR="00C170FC">
        <w:rPr>
          <w:rFonts w:ascii="Times New Roman" w:hAnsi="Times New Roman" w:cs="Times New Roman"/>
          <w:sz w:val="24"/>
          <w:szCs w:val="24"/>
        </w:rPr>
        <w:fldChar w:fldCharType="end"/>
      </w:r>
      <w:r w:rsidR="007552B4">
        <w:rPr>
          <w:rFonts w:ascii="Times New Roman" w:hAnsi="Times New Roman" w:cs="Times New Roman"/>
          <w:sz w:val="24"/>
          <w:szCs w:val="24"/>
        </w:rPr>
        <w:t>, although it does have significant advantages for IBM as well.</w:t>
      </w:r>
    </w:p>
    <w:p w:rsidR="00C702A8" w:rsidRDefault="00BA7EBC" w:rsidP="00BA7EBC">
      <w:pPr>
        <w:spacing w:line="480" w:lineRule="auto"/>
        <w:ind w:firstLine="720"/>
        <w:rPr>
          <w:rFonts w:ascii="Times New Roman" w:hAnsi="Times New Roman" w:cs="Times New Roman"/>
          <w:sz w:val="24"/>
          <w:szCs w:val="24"/>
        </w:rPr>
      </w:pPr>
      <w:r w:rsidRPr="00BA7EBC">
        <w:rPr>
          <w:rFonts w:ascii="Times New Roman" w:hAnsi="Times New Roman" w:cs="Times New Roman"/>
          <w:sz w:val="24"/>
          <w:szCs w:val="24"/>
        </w:rPr>
        <w:t xml:space="preserve">This collaboration is a highly structured strategic alliance which seeks to combine IBM's enterprise market penetration and analytics prowess with Apple's familiar, user-centric ecosystem to create helpful, informative, and customizable mobile enterprise applications. This is an excellent example of an intersectional alliance, or one where each partner normally has little to no market overlap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8qmob6ika","properties":{"formattedCitation":"{\\rtf (\\uc0\\u8220{}Strategic alliance,\\uc0\\u8221{} 2015)}","plainCitation":"(“Strategic alliance,” 2015)"},"citationItems":[{"id":689,"uris":["http://zotero.org/users/1877236/items/VTX3DQPG"],"uri":["http://zotero.org/users/1877236/items/VTX3DQPG"],"itemData":{"id":689,"type":"entry-encyclopedia","title":"Strategic alliance","container-title":"Wikipedia, the free encyclopedia","source":"Wikipedia","abstract":"A strategic alliance is an agreement between two or more parties to pursue a set of agreed upon objectives needed while remaining independent organizations. This form of cooperation lies between mergers and acquisitions and organic growth. Strategic alliances occurs when two or more organizations join together to pursue mutual benefits.\nPartners may provide the strategic alliance with resources such as products, distribution channels, manufacturing capability, project funding, capital equipment, knowledge, expertise, or intellectual property. The alliance is a cooperation or collaboration which aims for a synergy where each partner hopes that the benefits from the alliance will be greater than those from individual efforts. The alliance often involves technology transfer (access to knowledge and expertise), economic specialization, shared expenses and shared risk.","URL":"https://en.wikipedia.org/w/index.php?title=Strategic_alliance&amp;oldid=685746127","note":"Page Version ID: 685746127","language":"en","issued":{"date-parts":[["2015",10,14]]},"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szCs w:val="24"/>
        </w:rPr>
        <w:t>(“Strategic alliance,” 2015)</w:t>
      </w:r>
      <w:r w:rsidR="00C170FC">
        <w:rPr>
          <w:rFonts w:ascii="Times New Roman" w:hAnsi="Times New Roman" w:cs="Times New Roman"/>
          <w:sz w:val="24"/>
          <w:szCs w:val="24"/>
        </w:rPr>
        <w:fldChar w:fldCharType="end"/>
      </w:r>
      <w:r w:rsidRPr="00BA7EBC">
        <w:rPr>
          <w:rFonts w:ascii="Times New Roman" w:hAnsi="Times New Roman" w:cs="Times New Roman"/>
          <w:sz w:val="24"/>
          <w:szCs w:val="24"/>
        </w:rPr>
        <w:t xml:space="preserve">, as Apple has little corporate penetration and IBM even less consumer device support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1jrue6c46s","properties":{"formattedCitation":"(Rubin, 2014)","plainCitation":"(Rubin, 2014)"},"citationItems":[{"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Rubin, 2014)</w:t>
      </w:r>
      <w:r w:rsidR="00C170FC">
        <w:rPr>
          <w:rFonts w:ascii="Times New Roman" w:hAnsi="Times New Roman" w:cs="Times New Roman"/>
          <w:sz w:val="24"/>
          <w:szCs w:val="24"/>
        </w:rPr>
        <w:fldChar w:fldCharType="end"/>
      </w:r>
      <w:r w:rsidR="00C170FC">
        <w:rPr>
          <w:rFonts w:ascii="Times New Roman" w:hAnsi="Times New Roman" w:cs="Times New Roman"/>
          <w:sz w:val="24"/>
          <w:szCs w:val="24"/>
        </w:rPr>
        <w:t xml:space="preserve"> </w:t>
      </w:r>
      <w:r w:rsidRPr="00BA7EBC">
        <w:rPr>
          <w:rFonts w:ascii="Times New Roman" w:hAnsi="Times New Roman" w:cs="Times New Roman"/>
          <w:sz w:val="24"/>
          <w:szCs w:val="24"/>
        </w:rPr>
        <w:t>and they are not forming a separate entity.</w:t>
      </w:r>
    </w:p>
    <w:p w:rsidR="00A52AF1" w:rsidRPr="00A52AF1" w:rsidRDefault="00A52AF1" w:rsidP="00A52AF1">
      <w:pPr>
        <w:spacing w:line="480" w:lineRule="auto"/>
        <w:ind w:firstLine="720"/>
        <w:rPr>
          <w:rFonts w:ascii="Times New Roman" w:hAnsi="Times New Roman" w:cs="Times New Roman"/>
          <w:sz w:val="24"/>
          <w:szCs w:val="24"/>
        </w:rPr>
      </w:pPr>
      <w:r w:rsidRPr="00A52AF1">
        <w:rPr>
          <w:rFonts w:ascii="Times New Roman" w:hAnsi="Times New Roman" w:cs="Times New Roman"/>
          <w:sz w:val="24"/>
          <w:szCs w:val="24"/>
        </w:rPr>
        <w:t xml:space="preserve">Apple has long lagged behind its competitors when it comes to cloud services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1c4lpurav8","properties":{"formattedCitation":"(Rubin, 2014)","plainCitation":"(Rubin, 2014)"},"citationItems":[{"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Rubin, 2014)</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 xml:space="preserve">, with several security breaches reducing confidence in an already slow to market product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ftbb472qm","properties":{"formattedCitation":"(Kelly, 2014; Worstall, 2012)","plainCitation":"(Kelly, 2014; Worstall, 2012)"},"citationItems":[{"id":693,"uris":["http://zotero.org/users/1877236/items/8BBDS4QG"],"uri":["http://zotero.org/users/1877236/items/8BBDS4QG"],"itemData":{"id":693,"type":"webpage","title":"Celeb photo hack could be bad for Apple, pros say","container-title":"CNBC","abstract":"Days ahead of Apple’s special event, the company is in public relations hot soup over recent iCloud celebrity photo hacking allegations.","URL":"http://www.cnbc.com/2014/09/02/icloud-celeb-photo-hack-could-be-a-disaster-for-apple-expert.html","author":[{"family":"Kelly","given":"Bree"}],"issued":{"date-parts":[["2014",9,2]]},"accessed":{"date-parts":[["2015",11,1]]}}},{"id":695,"uris":["http://zotero.org/users/1877236/items/AWUZQRZ9"],"uri":["http://zotero.org/users/1877236/items/AWUZQRZ9"],"itemData":{"id":695,"type":"webpage","title":"Another Apple Disaster: The iCloud Gets Hacked","container-title":"Forbes","abstract":"This is a truly appalling story from inside the Apple universe. A hacker managed to get into the iCloud, wipe the iPhone, iPad of the account holder, even cancel their GMail account and...  The backup email address on my Gmail account is that same .mac email address. At 4:52 [...]","URL":"http://www.forbes.com/sites/timworstall/2012/08/07/another-apple-disaster-the-icloud-gets-hacked/","shortTitle":"Another Apple Disaster","author":[{"family":"Worstall","given":"Tim"}],"issued":{"date-parts":[["2012",8,7]]},"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Kelly, 2014; Worstall, 2012)</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 xml:space="preserve">. In contrast, IBM is a leader in enterprise-level cloud computing services, directly competing with powerhouses such as Amazon and Rackspace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29rs0nukgj","properties":{"formattedCitation":"{\\rtf (\\uc0\\u8220{}IBM cloud computing,\\uc0\\u8221{} 2015)}","plainCitation":"(“IBM cloud computing,” 2015)"},"citationItems":[{"id":697,"uris":["http://zotero.org/users/1877236/items/GQ2464XB"],"uri":["http://zotero.org/users/1877236/items/GQ2464XB"],"itemData":{"id":697,"type":"entry-encyclopedia","title":"IBM cloud computing","container-title":"Wikipedia, the free encyclopedia","source":"Wikipedia","abstract":"IBM cloud computing is using for a set of cloud computing services for business offered by the information technology company IBM. All offerings used to be marketed under the name IBM SmartCloud. IBM cloud includes infrastructure as a service (IaaS), software as a service (SaaS) and platform as a service (PaaS) offered through public, private and hybrid cloud delivery models, in addition to the components that make up those clouds.","URL":"https://en.wikipedia.org/w/index.php?title=IBM_cloud_computing&amp;oldid=685328743","note":"Page Version ID: 685328743","language":"en","issued":{"date-parts":[["2015",10,12]]},"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szCs w:val="24"/>
        </w:rPr>
        <w:t>(“IBM cloud computing,” 2015)</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 xml:space="preserve">. A collaboration with IBM allows Apple to utilize IBM's vast infrastructure as a service to solve cloud computing issues, as well as penetrate the enterprise market more fully without having to invest heavily in enterprise-specific marketing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230ll9cn8a","properties":{"formattedCitation":"(Dignan, 2014)","plainCitation":"(Dignan, 2014)"},"citationItems":[{"id":679,"uris":["http://zotero.org/users/1877236/items/9BQBQIX3"],"uri":["http://zotero.org/users/1877236/items/9BQBQIX3"],"itemData":{"id":679,"type":"webpage","title":"Apple, IBM cozy up on iOS business apps","container-title":"CNET","abstract":"Apple gets a big leg up in enterprise courtesy of IBM's vast army. IBM gets to show off its analytics and industry specific apps running exclusively on iOS.","URL":"http://www.cnet.com/news/apple-ibm-cozy-up-on-ios-business-apps/","author":[{"family":"Dignan","given":"Larry"}],"issued":{"date-parts":[["2014",7,15]]},"accessed":{"date-parts":[["2015",10,3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Dignan, 2014)</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w:t>
      </w:r>
      <w:r w:rsidR="00EE05A9">
        <w:rPr>
          <w:rFonts w:ascii="Times New Roman" w:hAnsi="Times New Roman" w:cs="Times New Roman"/>
          <w:sz w:val="24"/>
          <w:szCs w:val="24"/>
        </w:rPr>
        <w:t xml:space="preserve"> This also aligns with Apple internal business strategy of penetrating the enterprise mobile market as thoroughly as they have the consumer one </w:t>
      </w:r>
      <w:r w:rsidR="00EE05A9">
        <w:rPr>
          <w:rFonts w:ascii="Times New Roman" w:hAnsi="Times New Roman" w:cs="Times New Roman"/>
          <w:sz w:val="24"/>
          <w:szCs w:val="24"/>
        </w:rPr>
        <w:fldChar w:fldCharType="begin"/>
      </w:r>
      <w:r w:rsidR="00EE05A9">
        <w:rPr>
          <w:rFonts w:ascii="Times New Roman" w:hAnsi="Times New Roman" w:cs="Times New Roman"/>
          <w:sz w:val="24"/>
          <w:szCs w:val="24"/>
        </w:rPr>
        <w:instrText xml:space="preserve"> ADDIN ZOTERO_ITEM CSL_CITATION {"citationID":"vee24app6","properties":{"formattedCitation":"(Rubin, 2014)","plainCitation":"(Rubin, 2014)"},"citationItems":[{"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EE05A9">
        <w:rPr>
          <w:rFonts w:ascii="Times New Roman" w:hAnsi="Times New Roman" w:cs="Times New Roman"/>
          <w:sz w:val="24"/>
          <w:szCs w:val="24"/>
        </w:rPr>
        <w:fldChar w:fldCharType="separate"/>
      </w:r>
      <w:r w:rsidR="00EE05A9" w:rsidRPr="00EE05A9">
        <w:rPr>
          <w:rFonts w:ascii="Times New Roman" w:hAnsi="Times New Roman" w:cs="Times New Roman"/>
          <w:sz w:val="24"/>
        </w:rPr>
        <w:t>(Rubin, 2014)</w:t>
      </w:r>
      <w:r w:rsidR="00EE05A9">
        <w:rPr>
          <w:rFonts w:ascii="Times New Roman" w:hAnsi="Times New Roman" w:cs="Times New Roman"/>
          <w:sz w:val="24"/>
          <w:szCs w:val="24"/>
        </w:rPr>
        <w:fldChar w:fldCharType="end"/>
      </w:r>
      <w:r w:rsidR="00EE05A9">
        <w:rPr>
          <w:rFonts w:ascii="Times New Roman" w:hAnsi="Times New Roman" w:cs="Times New Roman"/>
          <w:sz w:val="24"/>
          <w:szCs w:val="24"/>
        </w:rPr>
        <w:t xml:space="preserve">. </w:t>
      </w:r>
    </w:p>
    <w:p w:rsidR="00063E1B" w:rsidRDefault="00A52AF1" w:rsidP="00A52AF1">
      <w:pPr>
        <w:spacing w:line="480" w:lineRule="auto"/>
        <w:ind w:firstLine="720"/>
        <w:rPr>
          <w:rFonts w:ascii="Times New Roman" w:hAnsi="Times New Roman" w:cs="Times New Roman"/>
          <w:sz w:val="24"/>
          <w:szCs w:val="24"/>
        </w:rPr>
      </w:pPr>
      <w:r w:rsidRPr="00A52AF1">
        <w:rPr>
          <w:rFonts w:ascii="Times New Roman" w:hAnsi="Times New Roman" w:cs="Times New Roman"/>
          <w:sz w:val="24"/>
          <w:szCs w:val="24"/>
        </w:rPr>
        <w:t xml:space="preserve">While extremely successful in the consumer mobile device category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2kdn9qia9i","properties":{"formattedCitation":"(Rubin, 2014)","plainCitation":"(Rubin, 2014)"},"citationItems":[{"id":687,"uris":["http://zotero.org/users/1877236/items/5UBWGAEZ"],"uri":["http://zotero.org/users/1877236/items/5UBWGAEZ"],"itemData":{"id":687,"type":"webpage","title":"Apple-IBM partnership: Microsoft today, Google tomorrow","container-title":"CNET","abstract":"Commentary: The new partnership between Apple and IBM will help, in the short term, to get more Apple's products into corporations. In the longer term, it could help Apple's cloud efforts as well.","URL":"http://www.cnet.com/news/apple-ibm-today-microsoft-tomorrow-google/","shortTitle":"Apple-IBM partnership","author":[{"family":"Rubin","given":"Ross"}],"issued":{"date-parts":[["2014",7,26]]},"accessed":{"date-parts":[["2015",11,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Rubin, 2014)</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 xml:space="preserve">, Apple has struggled with breaking into the corporate ecosystem for some time. IBM, on the other hand, has incredible enterprise penetration and use case data, but has little market opportunity at the consumer-level. Working with Apple to develop new industry standard apps aligns with IBM's recent focus on mobility </w:t>
      </w:r>
      <w:r w:rsidR="00C170FC">
        <w:rPr>
          <w:rFonts w:ascii="Times New Roman" w:hAnsi="Times New Roman" w:cs="Times New Roman"/>
          <w:sz w:val="24"/>
          <w:szCs w:val="24"/>
        </w:rPr>
        <w:fldChar w:fldCharType="begin"/>
      </w:r>
      <w:r w:rsidR="00C170FC">
        <w:rPr>
          <w:rFonts w:ascii="Times New Roman" w:hAnsi="Times New Roman" w:cs="Times New Roman"/>
          <w:sz w:val="24"/>
          <w:szCs w:val="24"/>
        </w:rPr>
        <w:instrText xml:space="preserve"> ADDIN ZOTERO_ITEM CSL_CITATION {"citationID":"183d08ms2","properties":{"formattedCitation":"(Dignan, 2014)","plainCitation":"(Dignan, 2014)"},"citationItems":[{"id":679,"uris":["http://zotero.org/users/1877236/items/9BQBQIX3"],"uri":["http://zotero.org/users/1877236/items/9BQBQIX3"],"itemData":{"id":679,"type":"webpage","title":"Apple, IBM cozy up on iOS business apps","container-title":"CNET","abstract":"Apple gets a big leg up in enterprise courtesy of IBM's vast army. IBM gets to show off its analytics and industry specific apps running exclusively on iOS.","URL":"http://www.cnet.com/news/apple-ibm-cozy-up-on-ios-business-apps/","author":[{"family":"Dignan","given":"Larry"}],"issued":{"date-parts":[["2014",7,15]]},"accessed":{"date-parts":[["2015",10,31]]}}}],"schema":"https://github.com/citation-style-language/schema/raw/master/csl-citation.json"} </w:instrText>
      </w:r>
      <w:r w:rsidR="00C170FC">
        <w:rPr>
          <w:rFonts w:ascii="Times New Roman" w:hAnsi="Times New Roman" w:cs="Times New Roman"/>
          <w:sz w:val="24"/>
          <w:szCs w:val="24"/>
        </w:rPr>
        <w:fldChar w:fldCharType="separate"/>
      </w:r>
      <w:r w:rsidR="00C170FC" w:rsidRPr="00C170FC">
        <w:rPr>
          <w:rFonts w:ascii="Times New Roman" w:hAnsi="Times New Roman" w:cs="Times New Roman"/>
          <w:sz w:val="24"/>
        </w:rPr>
        <w:t>(Dignan, 2014)</w:t>
      </w:r>
      <w:r w:rsidR="00C170FC">
        <w:rPr>
          <w:rFonts w:ascii="Times New Roman" w:hAnsi="Times New Roman" w:cs="Times New Roman"/>
          <w:sz w:val="24"/>
          <w:szCs w:val="24"/>
        </w:rPr>
        <w:fldChar w:fldCharType="end"/>
      </w:r>
      <w:r w:rsidRPr="00A52AF1">
        <w:rPr>
          <w:rFonts w:ascii="Times New Roman" w:hAnsi="Times New Roman" w:cs="Times New Roman"/>
          <w:sz w:val="24"/>
          <w:szCs w:val="24"/>
        </w:rPr>
        <w:t xml:space="preserve"> and allows them to use Apple's vast insight into user experience to help create more user-friendly applications.</w:t>
      </w:r>
      <w:r w:rsidR="007159BE">
        <w:rPr>
          <w:rFonts w:ascii="Times New Roman" w:hAnsi="Times New Roman" w:cs="Times New Roman"/>
          <w:sz w:val="24"/>
          <w:szCs w:val="24"/>
        </w:rPr>
        <w:t xml:space="preserve"> According to </w:t>
      </w:r>
      <w:r w:rsidR="00F824BE">
        <w:rPr>
          <w:rFonts w:ascii="Times New Roman" w:hAnsi="Times New Roman" w:cs="Times New Roman"/>
          <w:sz w:val="24"/>
          <w:szCs w:val="24"/>
        </w:rPr>
        <w:t xml:space="preserve">Ezra Gottheil of Technology Business Research, if IBM and Apple can create enterprise apps that demonstrate real value to their customers, the cost of the device to run the app is no longer relevant </w:t>
      </w:r>
      <w:r w:rsidR="00F824BE">
        <w:rPr>
          <w:rFonts w:ascii="Times New Roman" w:hAnsi="Times New Roman" w:cs="Times New Roman"/>
          <w:sz w:val="24"/>
          <w:szCs w:val="24"/>
        </w:rPr>
        <w:fldChar w:fldCharType="begin"/>
      </w:r>
      <w:r w:rsidR="00F824BE">
        <w:rPr>
          <w:rFonts w:ascii="Times New Roman" w:hAnsi="Times New Roman" w:cs="Times New Roman"/>
          <w:sz w:val="24"/>
          <w:szCs w:val="24"/>
        </w:rPr>
        <w:instrText xml:space="preserve"> ADDIN ZOTERO_ITEM CSL_CITATION {"citationID":"baud0i864","properties":{"formattedCitation":"(Keizer, 2014)","plainCitation":"(Keizer, 2014)"},"citationItems":[{"id":691,"uris":["http://zotero.org/users/1877236/items/44WSVGID"],"uri":["http://zotero.org/users/1877236/items/44WSVGID"],"itemData":{"id":691,"type":"webpage","title":"Apple-IBM partnership off to 'impressive' start","container-title":"Computerworld","abstract":"Apple and IBM kicked off their five-month-old partnership with an \"impressive\" 10-pack of focused mobile business apps catering to sectors ranging from financial to law enforcement.","URL":"http://www.computerworld.com/article/2859480/apple-ibm-partnership-off-to-impressive-start.html","author":[{"family":"Keizer","given":"Gregg"}],"issued":{"date-parts":[["2014",12,15]]},"accessed":{"date-parts":[["2015",11,1]]}}}],"schema":"https://github.com/citation-style-language/schema/raw/master/csl-citation.json"} </w:instrText>
      </w:r>
      <w:r w:rsidR="00F824BE">
        <w:rPr>
          <w:rFonts w:ascii="Times New Roman" w:hAnsi="Times New Roman" w:cs="Times New Roman"/>
          <w:sz w:val="24"/>
          <w:szCs w:val="24"/>
        </w:rPr>
        <w:fldChar w:fldCharType="separate"/>
      </w:r>
      <w:r w:rsidR="00F824BE" w:rsidRPr="00F824BE">
        <w:rPr>
          <w:rFonts w:ascii="Times New Roman" w:hAnsi="Times New Roman" w:cs="Times New Roman"/>
          <w:sz w:val="24"/>
        </w:rPr>
        <w:t>(Keizer, 2014)</w:t>
      </w:r>
      <w:r w:rsidR="00F824BE">
        <w:rPr>
          <w:rFonts w:ascii="Times New Roman" w:hAnsi="Times New Roman" w:cs="Times New Roman"/>
          <w:sz w:val="24"/>
          <w:szCs w:val="24"/>
        </w:rPr>
        <w:fldChar w:fldCharType="end"/>
      </w:r>
      <w:r w:rsidR="003E74F1">
        <w:rPr>
          <w:rFonts w:ascii="Times New Roman" w:hAnsi="Times New Roman" w:cs="Times New Roman"/>
          <w:sz w:val="24"/>
          <w:szCs w:val="24"/>
        </w:rPr>
        <w:t xml:space="preserve">, which should help boost lagging sales in the enterprise sector. </w:t>
      </w:r>
    </w:p>
    <w:p w:rsidR="00E402B8" w:rsidRDefault="00A52AF1" w:rsidP="003073CB">
      <w:pPr>
        <w:spacing w:line="480" w:lineRule="auto"/>
        <w:ind w:firstLine="720"/>
        <w:rPr>
          <w:rFonts w:ascii="Times New Roman" w:hAnsi="Times New Roman" w:cs="Times New Roman"/>
          <w:sz w:val="24"/>
          <w:szCs w:val="24"/>
        </w:rPr>
      </w:pPr>
      <w:r w:rsidRPr="00A52AF1">
        <w:rPr>
          <w:rFonts w:ascii="Times New Roman" w:hAnsi="Times New Roman" w:cs="Times New Roman"/>
          <w:sz w:val="24"/>
          <w:szCs w:val="24"/>
        </w:rPr>
        <w:t>This strategic alliance enhances the credibility of Apple at the enterprise level and IBM at the consumer level, a strategy which allows both companies more market penetration without the risk of investing in projects that aren't fully aligned with the long-term business goals.</w:t>
      </w:r>
      <w:r w:rsidR="003E74F1">
        <w:rPr>
          <w:rFonts w:ascii="Times New Roman" w:hAnsi="Times New Roman" w:cs="Times New Roman"/>
          <w:sz w:val="24"/>
          <w:szCs w:val="24"/>
        </w:rPr>
        <w:t xml:space="preserve"> Although measuring the success of this partnership will be difficult as neither company is likely to share their profits or user numbers, t</w:t>
      </w:r>
      <w:r w:rsidR="00063E1B">
        <w:rPr>
          <w:rFonts w:ascii="Times New Roman" w:hAnsi="Times New Roman" w:cs="Times New Roman"/>
          <w:sz w:val="24"/>
          <w:szCs w:val="24"/>
        </w:rPr>
        <w:t xml:space="preserve">he collaboration has already made dozens of foundational apps </w:t>
      </w:r>
      <w:r w:rsidR="00063E1B">
        <w:rPr>
          <w:rFonts w:ascii="Times New Roman" w:hAnsi="Times New Roman" w:cs="Times New Roman"/>
          <w:sz w:val="24"/>
          <w:szCs w:val="24"/>
        </w:rPr>
        <w:t xml:space="preserve">- </w:t>
      </w:r>
      <w:r w:rsidR="00063E1B">
        <w:rPr>
          <w:rFonts w:ascii="Times New Roman" w:hAnsi="Times New Roman" w:cs="Times New Roman"/>
          <w:sz w:val="24"/>
          <w:szCs w:val="24"/>
        </w:rPr>
        <w:t xml:space="preserve">applications that can be used across an industry and companies, but can be customized for a specific firm if needed </w:t>
      </w:r>
      <w:r w:rsidR="00063E1B">
        <w:rPr>
          <w:rFonts w:ascii="Times New Roman" w:hAnsi="Times New Roman" w:cs="Times New Roman"/>
          <w:sz w:val="24"/>
          <w:szCs w:val="24"/>
        </w:rPr>
        <w:fldChar w:fldCharType="begin"/>
      </w:r>
      <w:r w:rsidR="00063E1B">
        <w:rPr>
          <w:rFonts w:ascii="Times New Roman" w:hAnsi="Times New Roman" w:cs="Times New Roman"/>
          <w:sz w:val="24"/>
          <w:szCs w:val="24"/>
        </w:rPr>
        <w:instrText xml:space="preserve"> ADDIN ZOTERO_ITEM CSL_CITATION {"citationID":"1iobjomjvl","properties":{"formattedCitation":"(Keizer, 2014)","plainCitation":"(Keizer, 2014)"},"citationItems":[{"id":691,"uris":["http://zotero.org/users/1877236/items/44WSVGID"],"uri":["http://zotero.org/users/1877236/items/44WSVGID"],"itemData":{"id":691,"type":"webpage","title":"Apple-IBM partnership off to 'impressive' start","container-title":"Computerworld","abstract":"Apple and IBM kicked off their five-month-old partnership with an \"impressive\" 10-pack of focused mobile business apps catering to sectors ranging from financial to law enforcement.","URL":"http://www.computerworld.com/article/2859480/apple-ibm-partnership-off-to-impressive-start.html","author":[{"family":"Keizer","given":"Gregg"}],"issued":{"date-parts":[["2014",12,15]]},"accessed":{"date-parts":[["2015",11,1]]}}}],"schema":"https://github.com/citation-style-language/schema/raw/master/csl-citation.json"} </w:instrText>
      </w:r>
      <w:r w:rsidR="00063E1B">
        <w:rPr>
          <w:rFonts w:ascii="Times New Roman" w:hAnsi="Times New Roman" w:cs="Times New Roman"/>
          <w:sz w:val="24"/>
          <w:szCs w:val="24"/>
        </w:rPr>
        <w:fldChar w:fldCharType="separate"/>
      </w:r>
      <w:r w:rsidR="00063E1B" w:rsidRPr="00F53872">
        <w:rPr>
          <w:rFonts w:ascii="Times New Roman" w:hAnsi="Times New Roman" w:cs="Times New Roman"/>
          <w:sz w:val="24"/>
        </w:rPr>
        <w:t>(Keizer, 2014)</w:t>
      </w:r>
      <w:r w:rsidR="00063E1B">
        <w:rPr>
          <w:rFonts w:ascii="Times New Roman" w:hAnsi="Times New Roman" w:cs="Times New Roman"/>
          <w:sz w:val="24"/>
          <w:szCs w:val="24"/>
        </w:rPr>
        <w:fldChar w:fldCharType="end"/>
      </w:r>
      <w:r w:rsidR="00063E1B">
        <w:rPr>
          <w:rFonts w:ascii="Times New Roman" w:hAnsi="Times New Roman" w:cs="Times New Roman"/>
          <w:sz w:val="24"/>
          <w:szCs w:val="24"/>
        </w:rPr>
        <w:t xml:space="preserve"> - </w:t>
      </w:r>
      <w:r w:rsidR="00063E1B">
        <w:rPr>
          <w:rFonts w:ascii="Times New Roman" w:hAnsi="Times New Roman" w:cs="Times New Roman"/>
          <w:sz w:val="24"/>
          <w:szCs w:val="24"/>
        </w:rPr>
        <w:t xml:space="preserve">available to areas of enterprise such as </w:t>
      </w:r>
      <w:r w:rsidR="00063E1B" w:rsidRPr="00F53872">
        <w:rPr>
          <w:rFonts w:ascii="Times New Roman" w:hAnsi="Times New Roman" w:cs="Times New Roman"/>
          <w:sz w:val="24"/>
          <w:szCs w:val="24"/>
        </w:rPr>
        <w:t>customer service, law enforcement, banking &amp; finance</w:t>
      </w:r>
      <w:r w:rsidR="00063E1B">
        <w:rPr>
          <w:rFonts w:ascii="Times New Roman" w:hAnsi="Times New Roman" w:cs="Times New Roman"/>
          <w:sz w:val="24"/>
          <w:szCs w:val="24"/>
        </w:rPr>
        <w:t>.</w:t>
      </w:r>
      <w:r w:rsidR="00063E1B">
        <w:rPr>
          <w:rFonts w:ascii="Times New Roman" w:hAnsi="Times New Roman" w:cs="Times New Roman"/>
          <w:sz w:val="24"/>
          <w:szCs w:val="24"/>
        </w:rPr>
        <w:t xml:space="preserve"> E</w:t>
      </w:r>
      <w:r w:rsidR="00F53872">
        <w:rPr>
          <w:rFonts w:ascii="Times New Roman" w:hAnsi="Times New Roman" w:cs="Times New Roman"/>
          <w:sz w:val="24"/>
          <w:szCs w:val="24"/>
        </w:rPr>
        <w:t>ducation</w:t>
      </w:r>
      <w:r w:rsidR="00063E1B">
        <w:rPr>
          <w:rFonts w:ascii="Times New Roman" w:hAnsi="Times New Roman" w:cs="Times New Roman"/>
          <w:sz w:val="24"/>
          <w:szCs w:val="24"/>
        </w:rPr>
        <w:t>al offerings appear to be</w:t>
      </w:r>
      <w:r w:rsidR="00F53872">
        <w:rPr>
          <w:rFonts w:ascii="Times New Roman" w:hAnsi="Times New Roman" w:cs="Times New Roman"/>
          <w:sz w:val="24"/>
          <w:szCs w:val="24"/>
        </w:rPr>
        <w:t xml:space="preserve"> the next stage of collaboration for IBM and Apple </w:t>
      </w:r>
      <w:r w:rsidR="00F53872">
        <w:rPr>
          <w:rFonts w:ascii="Times New Roman" w:hAnsi="Times New Roman" w:cs="Times New Roman"/>
          <w:sz w:val="24"/>
          <w:szCs w:val="24"/>
        </w:rPr>
        <w:fldChar w:fldCharType="begin"/>
      </w:r>
      <w:r w:rsidR="00F53872">
        <w:rPr>
          <w:rFonts w:ascii="Times New Roman" w:hAnsi="Times New Roman" w:cs="Times New Roman"/>
          <w:sz w:val="24"/>
          <w:szCs w:val="24"/>
        </w:rPr>
        <w:instrText xml:space="preserve"> ADDIN ZOTERO_ITEM CSL_CITATION {"citationID":"2opv2ll90","properties":{"formattedCitation":"(Tofel, 2015)","plainCitation":"(Tofel, 2015)"},"citationItems":[{"id":699,"uris":["http://zotero.org/users/1877236/items/Z7GACZMP"],"uri":["http://zotero.org/users/1877236/items/Z7GACZMP"],"itemData":{"id":699,"type":"webpage","title":"The next Apple and IBM collaboration: In the classroom","container-title":"ZDNet","abstract":"Four school districts will have the chance to pilot a program using IBM software and services on Apple hardware in the classroom.","URL":"http://www.zdnet.com/article/the-next-apple-ibm-collaboration-in-the-classroom/","shortTitle":"The next Apple and IBM collaboration","author":[{"family":"Tofel","given":"Kevin"}],"issued":{"date-parts":[["2015",6,19]]},"accessed":{"date-parts":[["2015",11,1]]}}}],"schema":"https://github.com/citation-style-language/schema/raw/master/csl-citation.json"} </w:instrText>
      </w:r>
      <w:r w:rsidR="00F53872">
        <w:rPr>
          <w:rFonts w:ascii="Times New Roman" w:hAnsi="Times New Roman" w:cs="Times New Roman"/>
          <w:sz w:val="24"/>
          <w:szCs w:val="24"/>
        </w:rPr>
        <w:fldChar w:fldCharType="separate"/>
      </w:r>
      <w:r w:rsidR="00F53872" w:rsidRPr="00F53872">
        <w:rPr>
          <w:rFonts w:ascii="Times New Roman" w:hAnsi="Times New Roman" w:cs="Times New Roman"/>
          <w:sz w:val="24"/>
        </w:rPr>
        <w:t>(Tofel, 2015)</w:t>
      </w:r>
      <w:r w:rsidR="00F53872">
        <w:rPr>
          <w:rFonts w:ascii="Times New Roman" w:hAnsi="Times New Roman" w:cs="Times New Roman"/>
          <w:sz w:val="24"/>
          <w:szCs w:val="24"/>
        </w:rPr>
        <w:fldChar w:fldCharType="end"/>
      </w:r>
      <w:r w:rsidR="00063E1B">
        <w:rPr>
          <w:rFonts w:ascii="Times New Roman" w:hAnsi="Times New Roman" w:cs="Times New Roman"/>
          <w:sz w:val="24"/>
          <w:szCs w:val="24"/>
        </w:rPr>
        <w:t xml:space="preserve">, and the industry has high hopes for this </w:t>
      </w:r>
      <w:r w:rsidR="00BE35B9">
        <w:rPr>
          <w:rFonts w:ascii="Times New Roman" w:hAnsi="Times New Roman" w:cs="Times New Roman"/>
          <w:sz w:val="24"/>
          <w:szCs w:val="24"/>
        </w:rPr>
        <w:t xml:space="preserve">success of this </w:t>
      </w:r>
      <w:r w:rsidR="00063E1B">
        <w:rPr>
          <w:rFonts w:ascii="Times New Roman" w:hAnsi="Times New Roman" w:cs="Times New Roman"/>
          <w:sz w:val="24"/>
          <w:szCs w:val="24"/>
        </w:rPr>
        <w:t>continued partnership</w:t>
      </w:r>
      <w:r w:rsidR="00C65446">
        <w:rPr>
          <w:rFonts w:ascii="Times New Roman" w:hAnsi="Times New Roman" w:cs="Times New Roman"/>
          <w:sz w:val="24"/>
          <w:szCs w:val="24"/>
        </w:rPr>
        <w:t xml:space="preserve"> and what sort of innovations </w:t>
      </w:r>
      <w:r w:rsidR="00CF30B7">
        <w:rPr>
          <w:rFonts w:ascii="Times New Roman" w:hAnsi="Times New Roman" w:cs="Times New Roman"/>
          <w:sz w:val="24"/>
          <w:szCs w:val="24"/>
        </w:rPr>
        <w:t xml:space="preserve">we </w:t>
      </w:r>
      <w:r w:rsidR="00C65446">
        <w:rPr>
          <w:rFonts w:ascii="Times New Roman" w:hAnsi="Times New Roman" w:cs="Times New Roman"/>
          <w:sz w:val="24"/>
          <w:szCs w:val="24"/>
        </w:rPr>
        <w:t>will see as a result.</w:t>
      </w:r>
      <w:r w:rsidR="00E402B8">
        <w:rPr>
          <w:rFonts w:ascii="Times New Roman" w:hAnsi="Times New Roman" w:cs="Times New Roman"/>
          <w:sz w:val="24"/>
          <w:szCs w:val="24"/>
        </w:rPr>
        <w:br w:type="page"/>
      </w:r>
    </w:p>
    <w:p w:rsidR="00E402B8" w:rsidRDefault="00E402B8" w:rsidP="00E402B8">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3073CB" w:rsidRPr="003073CB" w:rsidRDefault="003073CB" w:rsidP="003073CB">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3073CB">
        <w:rPr>
          <w:rFonts w:ascii="Times New Roman" w:hAnsi="Times New Roman" w:cs="Times New Roman"/>
          <w:sz w:val="24"/>
        </w:rPr>
        <w:t>Dignan, L. (2014, July 15). Apple, IBM cozy up on iOS business apps. Retrieved October 31, 2015, from http://www.cnet.com/news/apple-ibm-cozy-up-on-ios-business-apps/</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 xml:space="preserve">IBM cloud computing. (2015, October 12). In </w:t>
      </w:r>
      <w:r w:rsidRPr="003073CB">
        <w:rPr>
          <w:rFonts w:ascii="Times New Roman" w:hAnsi="Times New Roman" w:cs="Times New Roman"/>
          <w:i/>
          <w:iCs/>
          <w:sz w:val="24"/>
        </w:rPr>
        <w:t>Wikipedia, the free encyclopedia</w:t>
      </w:r>
      <w:r w:rsidRPr="003073CB">
        <w:rPr>
          <w:rFonts w:ascii="Times New Roman" w:hAnsi="Times New Roman" w:cs="Times New Roman"/>
          <w:sz w:val="24"/>
        </w:rPr>
        <w:t>. Retrieved from https://en.wikipedia.org/w/index.php?title=IBM_cloud_computing&amp;oldid=685328743</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Keizer, G. (2014, December 15). Apple-IBM partnership off to “impressive” start. Retrieved November 1, 2015, from http://www.computerworld.com/article/2859480/apple-ibm-partnership-off-to-impressive-start.html</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Kelly, B. (2014, September 2). Celeb photo hack could be bad for Apple, pros say. Retrieved November 1, 2015, from http://www.cnbc.com/2014/09/02/icloud-celeb-photo-hack-could-be-a-disaster-for-apple-expert.html</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Rubin, R. (2014, July 26). Apple-IBM partnership: Microsoft today, Google tomorrow. Retrieved November 1, 2015, from http://www.cnet.com/news/apple-ibm-today-microsoft-tomorrow-google/</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 xml:space="preserve">Strategic alliance. (2015, October 14). In </w:t>
      </w:r>
      <w:r w:rsidRPr="003073CB">
        <w:rPr>
          <w:rFonts w:ascii="Times New Roman" w:hAnsi="Times New Roman" w:cs="Times New Roman"/>
          <w:i/>
          <w:iCs/>
          <w:sz w:val="24"/>
        </w:rPr>
        <w:t>Wikipedia, the free encyclopedia</w:t>
      </w:r>
      <w:r w:rsidRPr="003073CB">
        <w:rPr>
          <w:rFonts w:ascii="Times New Roman" w:hAnsi="Times New Roman" w:cs="Times New Roman"/>
          <w:sz w:val="24"/>
        </w:rPr>
        <w:t>. Retrieved from https://en.wikipedia.org/w/index.php?title=Strategic_alliance&amp;oldid=685746127</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Tofel, K. (2015, June 19). The next Apple and IBM collaboration: In the classroom. Retrieved November 1, 2015, from http://www.zdnet.com/article/the-next-apple-ibm-collaboration-in-the-classroom/</w:t>
      </w:r>
    </w:p>
    <w:p w:rsidR="003073CB" w:rsidRPr="003073CB" w:rsidRDefault="003073CB" w:rsidP="003073CB">
      <w:pPr>
        <w:pStyle w:val="Bibliography"/>
        <w:rPr>
          <w:rFonts w:ascii="Times New Roman" w:hAnsi="Times New Roman" w:cs="Times New Roman"/>
          <w:sz w:val="24"/>
        </w:rPr>
      </w:pPr>
      <w:r w:rsidRPr="003073CB">
        <w:rPr>
          <w:rFonts w:ascii="Times New Roman" w:hAnsi="Times New Roman" w:cs="Times New Roman"/>
          <w:sz w:val="24"/>
        </w:rPr>
        <w:t>Worstall, T. (2012, August 7). Another Apple Disaster: The iCloud Gets Hacked. Retrieved November 1, 2015, from http://www.forbes.com/sites/timworstall/2012/08/07/another-apple-disaster-the-icloud-gets-hacked/</w:t>
      </w:r>
    </w:p>
    <w:p w:rsidR="00E402B8" w:rsidRPr="00BA7EBC" w:rsidRDefault="003073CB" w:rsidP="00E402B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E402B8" w:rsidRPr="00BA7EBC" w:rsidSect="00E402B8">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F23" w:rsidRDefault="00D82F23" w:rsidP="00E402B8">
      <w:pPr>
        <w:spacing w:after="0" w:line="240" w:lineRule="auto"/>
      </w:pPr>
      <w:r>
        <w:separator/>
      </w:r>
    </w:p>
  </w:endnote>
  <w:endnote w:type="continuationSeparator" w:id="0">
    <w:p w:rsidR="00D82F23" w:rsidRDefault="00D82F23" w:rsidP="00E4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F23" w:rsidRDefault="00D82F23" w:rsidP="00E402B8">
      <w:pPr>
        <w:spacing w:after="0" w:line="240" w:lineRule="auto"/>
      </w:pPr>
      <w:r>
        <w:separator/>
      </w:r>
    </w:p>
  </w:footnote>
  <w:footnote w:type="continuationSeparator" w:id="0">
    <w:p w:rsidR="00D82F23" w:rsidRDefault="00D82F23" w:rsidP="00E402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2B8" w:rsidRPr="00E402B8" w:rsidRDefault="00C777A5">
    <w:pPr>
      <w:pStyle w:val="Header"/>
      <w:rPr>
        <w:rFonts w:ascii="Times New Roman" w:hAnsi="Times New Roman" w:cs="Times New Roman"/>
        <w:sz w:val="24"/>
        <w:szCs w:val="24"/>
      </w:rPr>
    </w:pPr>
    <w:r w:rsidRPr="00C777A5">
      <w:rPr>
        <w:rFonts w:ascii="Times New Roman" w:hAnsi="Times New Roman" w:cs="Times New Roman"/>
        <w:sz w:val="24"/>
        <w:szCs w:val="24"/>
      </w:rPr>
      <w:t>APPLE AND IBM A STRATEGIC INTERSECTIONAL ALLIANCE</w:t>
    </w:r>
    <w:r w:rsidR="00E402B8" w:rsidRPr="00E402B8">
      <w:rPr>
        <w:rFonts w:ascii="Times New Roman" w:hAnsi="Times New Roman" w:cs="Times New Roman"/>
        <w:sz w:val="24"/>
        <w:szCs w:val="24"/>
      </w:rPr>
      <w:tab/>
    </w:r>
    <w:r w:rsidR="00E402B8" w:rsidRPr="00E402B8">
      <w:rPr>
        <w:rFonts w:ascii="Times New Roman" w:hAnsi="Times New Roman" w:cs="Times New Roman"/>
        <w:sz w:val="24"/>
        <w:szCs w:val="24"/>
      </w:rPr>
      <w:fldChar w:fldCharType="begin"/>
    </w:r>
    <w:r w:rsidR="00E402B8" w:rsidRPr="00E402B8">
      <w:rPr>
        <w:rFonts w:ascii="Times New Roman" w:hAnsi="Times New Roman" w:cs="Times New Roman"/>
        <w:sz w:val="24"/>
        <w:szCs w:val="24"/>
      </w:rPr>
      <w:instrText xml:space="preserve"> PAGE   \* MERGEFORMAT </w:instrText>
    </w:r>
    <w:r w:rsidR="00E402B8" w:rsidRPr="00E402B8">
      <w:rPr>
        <w:rFonts w:ascii="Times New Roman" w:hAnsi="Times New Roman" w:cs="Times New Roman"/>
        <w:sz w:val="24"/>
        <w:szCs w:val="24"/>
      </w:rPr>
      <w:fldChar w:fldCharType="separate"/>
    </w:r>
    <w:r w:rsidR="003073CB">
      <w:rPr>
        <w:rFonts w:ascii="Times New Roman" w:hAnsi="Times New Roman" w:cs="Times New Roman"/>
        <w:noProof/>
        <w:sz w:val="24"/>
        <w:szCs w:val="24"/>
      </w:rPr>
      <w:t>4</w:t>
    </w:r>
    <w:r w:rsidR="00E402B8" w:rsidRPr="00E402B8">
      <w:rPr>
        <w:rFonts w:ascii="Times New Roman" w:hAnsi="Times New Roman" w:cs="Times New Roman"/>
        <w:noProof/>
        <w:sz w:val="24"/>
        <w:szCs w:val="24"/>
      </w:rPr>
      <w:fldChar w:fldCharType="end"/>
    </w:r>
  </w:p>
  <w:p w:rsidR="00E402B8" w:rsidRPr="00E402B8" w:rsidRDefault="00E402B8">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2B8" w:rsidRPr="00E402B8" w:rsidRDefault="00E402B8">
    <w:pPr>
      <w:pStyle w:val="Header"/>
      <w:rPr>
        <w:rFonts w:ascii="Times New Roman" w:hAnsi="Times New Roman" w:cs="Times New Roman"/>
        <w:sz w:val="24"/>
        <w:szCs w:val="24"/>
      </w:rPr>
    </w:pPr>
    <w:r w:rsidRPr="00E402B8">
      <w:rPr>
        <w:rFonts w:ascii="Times New Roman" w:hAnsi="Times New Roman" w:cs="Times New Roman"/>
        <w:sz w:val="24"/>
        <w:szCs w:val="24"/>
      </w:rPr>
      <w:t xml:space="preserve">Running head: </w:t>
    </w:r>
    <w:r w:rsidR="00C777A5" w:rsidRPr="00C777A5">
      <w:rPr>
        <w:rFonts w:ascii="Times New Roman" w:hAnsi="Times New Roman" w:cs="Times New Roman"/>
        <w:sz w:val="24"/>
        <w:szCs w:val="24"/>
      </w:rPr>
      <w:t>APPLE AND IBM A STRATEGIC INTERSECTIONAL ALLIANCE</w:t>
    </w:r>
    <w:r w:rsidRPr="00E402B8">
      <w:rPr>
        <w:rFonts w:ascii="Times New Roman" w:hAnsi="Times New Roman" w:cs="Times New Roman"/>
        <w:sz w:val="24"/>
        <w:szCs w:val="24"/>
      </w:rPr>
      <w:tab/>
    </w:r>
    <w:r w:rsidRPr="00E402B8">
      <w:rPr>
        <w:rFonts w:ascii="Times New Roman" w:hAnsi="Times New Roman" w:cs="Times New Roman"/>
        <w:sz w:val="24"/>
        <w:szCs w:val="24"/>
      </w:rPr>
      <w:fldChar w:fldCharType="begin"/>
    </w:r>
    <w:r w:rsidRPr="00E402B8">
      <w:rPr>
        <w:rFonts w:ascii="Times New Roman" w:hAnsi="Times New Roman" w:cs="Times New Roman"/>
        <w:sz w:val="24"/>
        <w:szCs w:val="24"/>
      </w:rPr>
      <w:instrText xml:space="preserve"> PAGE   \* MERGEFORMAT </w:instrText>
    </w:r>
    <w:r w:rsidRPr="00E402B8">
      <w:rPr>
        <w:rFonts w:ascii="Times New Roman" w:hAnsi="Times New Roman" w:cs="Times New Roman"/>
        <w:sz w:val="24"/>
        <w:szCs w:val="24"/>
      </w:rPr>
      <w:fldChar w:fldCharType="separate"/>
    </w:r>
    <w:r w:rsidR="00D82F23">
      <w:rPr>
        <w:rFonts w:ascii="Times New Roman" w:hAnsi="Times New Roman" w:cs="Times New Roman"/>
        <w:noProof/>
        <w:sz w:val="24"/>
        <w:szCs w:val="24"/>
      </w:rPr>
      <w:t>1</w:t>
    </w:r>
    <w:r w:rsidRPr="00E402B8">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7EBC"/>
    <w:rsid w:val="00040014"/>
    <w:rsid w:val="00055100"/>
    <w:rsid w:val="00063E1B"/>
    <w:rsid w:val="000D0DD8"/>
    <w:rsid w:val="000D5F0B"/>
    <w:rsid w:val="000D75B3"/>
    <w:rsid w:val="00152313"/>
    <w:rsid w:val="001A58BF"/>
    <w:rsid w:val="001A70E8"/>
    <w:rsid w:val="001D11BA"/>
    <w:rsid w:val="001D5EC2"/>
    <w:rsid w:val="001D6ACA"/>
    <w:rsid w:val="00226A23"/>
    <w:rsid w:val="002821BE"/>
    <w:rsid w:val="002C34D9"/>
    <w:rsid w:val="002C739F"/>
    <w:rsid w:val="002D4161"/>
    <w:rsid w:val="002F28E4"/>
    <w:rsid w:val="002F7AE7"/>
    <w:rsid w:val="00306D3D"/>
    <w:rsid w:val="003073CB"/>
    <w:rsid w:val="00345BBF"/>
    <w:rsid w:val="00347290"/>
    <w:rsid w:val="00347B53"/>
    <w:rsid w:val="0035298C"/>
    <w:rsid w:val="003807AF"/>
    <w:rsid w:val="0038529E"/>
    <w:rsid w:val="003852F8"/>
    <w:rsid w:val="00394F7B"/>
    <w:rsid w:val="003C2BEF"/>
    <w:rsid w:val="003E74F1"/>
    <w:rsid w:val="00444A89"/>
    <w:rsid w:val="004D430A"/>
    <w:rsid w:val="00562F90"/>
    <w:rsid w:val="005663E6"/>
    <w:rsid w:val="005B11F7"/>
    <w:rsid w:val="005C13F0"/>
    <w:rsid w:val="005D74E2"/>
    <w:rsid w:val="005E014E"/>
    <w:rsid w:val="005E7833"/>
    <w:rsid w:val="006740B6"/>
    <w:rsid w:val="0067706C"/>
    <w:rsid w:val="0068365C"/>
    <w:rsid w:val="006A7A23"/>
    <w:rsid w:val="006B00E0"/>
    <w:rsid w:val="006B434C"/>
    <w:rsid w:val="006C41B5"/>
    <w:rsid w:val="006F2024"/>
    <w:rsid w:val="006F7556"/>
    <w:rsid w:val="00700BD9"/>
    <w:rsid w:val="007159BE"/>
    <w:rsid w:val="007552B4"/>
    <w:rsid w:val="007726AF"/>
    <w:rsid w:val="007A1C1D"/>
    <w:rsid w:val="007E344D"/>
    <w:rsid w:val="008232F7"/>
    <w:rsid w:val="008252CF"/>
    <w:rsid w:val="008D0277"/>
    <w:rsid w:val="008E64E0"/>
    <w:rsid w:val="008E6BB9"/>
    <w:rsid w:val="008E786B"/>
    <w:rsid w:val="00901199"/>
    <w:rsid w:val="00924F2A"/>
    <w:rsid w:val="009600BA"/>
    <w:rsid w:val="00992340"/>
    <w:rsid w:val="00A069AF"/>
    <w:rsid w:val="00A10196"/>
    <w:rsid w:val="00A52AF1"/>
    <w:rsid w:val="00A633CD"/>
    <w:rsid w:val="00A91EA5"/>
    <w:rsid w:val="00A9669D"/>
    <w:rsid w:val="00B003B9"/>
    <w:rsid w:val="00B1570B"/>
    <w:rsid w:val="00B27511"/>
    <w:rsid w:val="00B92F96"/>
    <w:rsid w:val="00BA7EBC"/>
    <w:rsid w:val="00BD688F"/>
    <w:rsid w:val="00BE35B9"/>
    <w:rsid w:val="00C170FC"/>
    <w:rsid w:val="00C51F23"/>
    <w:rsid w:val="00C65446"/>
    <w:rsid w:val="00C702A8"/>
    <w:rsid w:val="00C777A5"/>
    <w:rsid w:val="00CA453E"/>
    <w:rsid w:val="00CF30B7"/>
    <w:rsid w:val="00D62318"/>
    <w:rsid w:val="00D82F23"/>
    <w:rsid w:val="00DA5655"/>
    <w:rsid w:val="00DA5C0D"/>
    <w:rsid w:val="00E05048"/>
    <w:rsid w:val="00E052CB"/>
    <w:rsid w:val="00E402B8"/>
    <w:rsid w:val="00E50641"/>
    <w:rsid w:val="00E626EC"/>
    <w:rsid w:val="00E73CFA"/>
    <w:rsid w:val="00EE05A9"/>
    <w:rsid w:val="00EE43E6"/>
    <w:rsid w:val="00F342A8"/>
    <w:rsid w:val="00F53872"/>
    <w:rsid w:val="00F64E23"/>
    <w:rsid w:val="00F74FBD"/>
    <w:rsid w:val="00F76E8C"/>
    <w:rsid w:val="00F81C31"/>
    <w:rsid w:val="00F824BE"/>
    <w:rsid w:val="00F83B57"/>
    <w:rsid w:val="00FA728B"/>
    <w:rsid w:val="00FE4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5D0CFB7-E7F4-4A31-9943-B56DEC7F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7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4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02B8"/>
  </w:style>
  <w:style w:type="paragraph" w:styleId="Footer">
    <w:name w:val="footer"/>
    <w:basedOn w:val="Normal"/>
    <w:link w:val="FooterChar"/>
    <w:uiPriority w:val="99"/>
    <w:unhideWhenUsed/>
    <w:rsid w:val="00E4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02B8"/>
  </w:style>
  <w:style w:type="paragraph" w:styleId="Bibliography">
    <w:name w:val="Bibliography"/>
    <w:basedOn w:val="Normal"/>
    <w:next w:val="Normal"/>
    <w:uiPriority w:val="37"/>
    <w:unhideWhenUsed/>
    <w:rsid w:val="003073C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3561</Words>
  <Characters>2030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25</cp:revision>
  <dcterms:created xsi:type="dcterms:W3CDTF">2015-11-01T15:04:00Z</dcterms:created>
  <dcterms:modified xsi:type="dcterms:W3CDTF">2015-11-0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ii3IjpO"/&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